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bookmarkStart w:id="0" w:name="_GoBack"/>
      <w:bookmarkEnd w:id="0"/>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77777777" w:rsidR="00BF5D1C" w:rsidRPr="00E44F99" w:rsidRDefault="00BF5D1C" w:rsidP="00BF5D1C">
      <w:pPr>
        <w:jc w:val="center"/>
        <w:rPr>
          <w:rFonts w:ascii="Times New Roman" w:hAnsi="Times New Roman" w:cs="Times New Roman"/>
          <w:sz w:val="36"/>
          <w:szCs w:val="36"/>
        </w:rPr>
      </w:pPr>
      <w:r>
        <w:rPr>
          <w:rFonts w:ascii="Times New Roman" w:hAnsi="Times New Roman" w:cs="Times New Roman"/>
          <w:sz w:val="36"/>
          <w:szCs w:val="36"/>
        </w:rPr>
        <w:t>HAMMED SHERIF OLAMILEKAN</w:t>
      </w:r>
    </w:p>
    <w:p w14:paraId="3FBDF98D"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Pr>
          <w:rFonts w:ascii="Times New Roman" w:hAnsi="Times New Roman" w:cs="Times New Roman"/>
          <w:sz w:val="36"/>
          <w:szCs w:val="36"/>
        </w:rPr>
        <w:t>EEE/FT/0048</w:t>
      </w:r>
    </w:p>
    <w:p w14:paraId="761B68DE" w14:textId="77777777" w:rsidR="00BF5D1C" w:rsidRPr="00E44F99" w:rsidRDefault="00BF5D1C" w:rsidP="00BF5D1C">
      <w:pPr>
        <w:jc w:val="center"/>
        <w:rPr>
          <w:rFonts w:ascii="Times New Roman" w:hAnsi="Times New Roman" w:cs="Times New Roman"/>
          <w:sz w:val="36"/>
          <w:szCs w:val="36"/>
        </w:rPr>
      </w:pP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1" w:name="_Toc202254828"/>
      <w:r w:rsidRPr="00AB557D">
        <w:rPr>
          <w:rFonts w:ascii="Times New Roman" w:hAnsi="Times New Roman" w:cs="Times New Roman"/>
          <w:color w:val="000000" w:themeColor="text1"/>
          <w:sz w:val="24"/>
          <w:szCs w:val="24"/>
        </w:rPr>
        <w:lastRenderedPageBreak/>
        <w:t>CERTIFICATION</w:t>
      </w:r>
      <w:bookmarkEnd w:id="1"/>
    </w:p>
    <w:p w14:paraId="583AD4BC" w14:textId="620CA175"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0A1E78">
        <w:rPr>
          <w:rFonts w:ascii="Times New Roman" w:hAnsi="Times New Roman" w:cs="Times New Roman"/>
          <w:b/>
          <w:sz w:val="24"/>
          <w:szCs w:val="24"/>
        </w:rPr>
        <w:t xml:space="preserve">Hammed </w:t>
      </w:r>
      <w:r w:rsidRPr="005A4AB5">
        <w:rPr>
          <w:rFonts w:ascii="Times New Roman" w:hAnsi="Times New Roman" w:cs="Times New Roman"/>
          <w:b/>
          <w:sz w:val="24"/>
          <w:szCs w:val="24"/>
        </w:rPr>
        <w:t>Sherif Olamilekan</w:t>
      </w:r>
      <w:r w:rsidRPr="00E16369">
        <w:rPr>
          <w:rFonts w:ascii="Times New Roman" w:hAnsi="Times New Roman" w:cs="Times New Roman"/>
          <w:sz w:val="24"/>
          <w:szCs w:val="24"/>
        </w:rPr>
        <w:t xml:space="preserve"> of matric number </w:t>
      </w:r>
      <w:r w:rsidRPr="005A4AB5">
        <w:rPr>
          <w:rFonts w:ascii="Times New Roman" w:hAnsi="Times New Roman" w:cs="Times New Roman"/>
          <w:b/>
          <w:sz w:val="24"/>
          <w:szCs w:val="24"/>
        </w:rPr>
        <w:t>HND/23/EEE/FT/0048</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29"/>
      <w:r w:rsidRPr="00AB557D">
        <w:rPr>
          <w:rFonts w:ascii="Times New Roman" w:hAnsi="Times New Roman" w:cs="Times New Roman"/>
          <w:color w:val="000000" w:themeColor="text1"/>
          <w:sz w:val="24"/>
          <w:szCs w:val="24"/>
        </w:rPr>
        <w:lastRenderedPageBreak/>
        <w:t>DEDICATION</w:t>
      </w:r>
      <w:bookmarkEnd w:id="2"/>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3" w:name="_Toc202254830"/>
      <w:r w:rsidRPr="00AB557D">
        <w:rPr>
          <w:rFonts w:ascii="Times New Roman" w:hAnsi="Times New Roman" w:cs="Times New Roman"/>
          <w:color w:val="000000" w:themeColor="text1"/>
          <w:sz w:val="24"/>
          <w:szCs w:val="24"/>
        </w:rPr>
        <w:lastRenderedPageBreak/>
        <w:t>ACKNOWLEDGEMENT</w:t>
      </w:r>
      <w:bookmarkEnd w:id="3"/>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7B527000"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9E6052">
        <w:rPr>
          <w:rFonts w:ascii="Times New Roman" w:hAnsi="Times New Roman" w:cs="Times New Roman"/>
          <w:sz w:val="24"/>
          <w:szCs w:val="24"/>
        </w:rPr>
        <w:t>ENGR. Z. A. ABDULKADIR,</w:t>
      </w:r>
      <w:r w:rsidR="005A4AB5">
        <w:rPr>
          <w:rFonts w:ascii="Times New Roman" w:hAnsi="Times New Roman" w:cs="Times New Roman"/>
          <w:sz w:val="24"/>
          <w:szCs w:val="24"/>
        </w:rPr>
        <w:t xml:space="preserve"> my supportive lecturers </w:t>
      </w:r>
      <w:r w:rsidR="009E6052">
        <w:rPr>
          <w:rFonts w:ascii="Times New Roman" w:hAnsi="Times New Roman" w:cs="Times New Roman"/>
          <w:sz w:val="24"/>
          <w:szCs w:val="24"/>
        </w:rPr>
        <w:t xml:space="preserve">ENGR. A. A. JIMOH </w:t>
      </w:r>
      <w:r w:rsidR="005A4AB5">
        <w:rPr>
          <w:rFonts w:ascii="Times New Roman" w:hAnsi="Times New Roman" w:cs="Times New Roman"/>
          <w:sz w:val="24"/>
          <w:szCs w:val="24"/>
        </w:rPr>
        <w:t xml:space="preserve">and </w:t>
      </w:r>
      <w:r w:rsidR="009E6052">
        <w:rPr>
          <w:rFonts w:ascii="Times New Roman" w:hAnsi="Times New Roman" w:cs="Times New Roman"/>
          <w:sz w:val="24"/>
          <w:szCs w:val="24"/>
        </w:rPr>
        <w:t>ENGR</w:t>
      </w:r>
      <w:r w:rsidR="005A4AB5">
        <w:rPr>
          <w:rFonts w:ascii="Times New Roman" w:hAnsi="Times New Roman" w:cs="Times New Roman"/>
          <w:sz w:val="24"/>
          <w:szCs w:val="24"/>
        </w:rPr>
        <w:t xml:space="preserve">. M. A. </w:t>
      </w:r>
      <w:r w:rsidR="009E6052">
        <w:rPr>
          <w:rFonts w:ascii="Times New Roman" w:hAnsi="Times New Roman" w:cs="Times New Roman"/>
          <w:sz w:val="24"/>
          <w:szCs w:val="24"/>
        </w:rPr>
        <w:t xml:space="preserve">SALAMI </w:t>
      </w:r>
      <w:r w:rsidR="005A4AB5">
        <w:rPr>
          <w:rFonts w:ascii="Times New Roman" w:hAnsi="Times New Roman" w:cs="Times New Roman"/>
          <w:sz w:val="24"/>
          <w:szCs w:val="24"/>
        </w:rPr>
        <w:t>and to every other lecturer</w:t>
      </w:r>
      <w:r w:rsidR="009E6052">
        <w:rPr>
          <w:rFonts w:ascii="Times New Roman" w:hAnsi="Times New Roman" w:cs="Times New Roman"/>
          <w:sz w:val="24"/>
          <w:szCs w:val="24"/>
        </w:rPr>
        <w:t>s of the department. I say a big thanks to you all.</w:t>
      </w:r>
    </w:p>
    <w:p w14:paraId="3593BBFB" w14:textId="05F55EE3" w:rsidR="00BF5D1C" w:rsidRPr="00E16369" w:rsidRDefault="000A1E78"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 xml:space="preserve">MR. AND MRS. </w:t>
      </w:r>
      <w:r w:rsidR="00460C15">
        <w:rPr>
          <w:rFonts w:ascii="Times New Roman" w:hAnsi="Times New Roman" w:cs="Times New Roman"/>
          <w:sz w:val="24"/>
          <w:szCs w:val="24"/>
        </w:rPr>
        <w:t>HAMMED</w:t>
      </w:r>
      <w:r w:rsidR="00BF5D1C" w:rsidRPr="00E16369">
        <w:rPr>
          <w:rFonts w:ascii="Times New Roman" w:hAnsi="Times New Roman" w:cs="Times New Roman"/>
          <w:sz w:val="24"/>
          <w:szCs w:val="24"/>
        </w:rPr>
        <w:t xml:space="preserve"> for their moral, financial, and prayer supports, may you live long </w:t>
      </w:r>
      <w:r>
        <w:rPr>
          <w:rFonts w:ascii="Times New Roman" w:hAnsi="Times New Roman" w:cs="Times New Roman"/>
          <w:sz w:val="24"/>
          <w:szCs w:val="24"/>
        </w:rPr>
        <w:t xml:space="preserve">to reap the fruit of your </w:t>
      </w:r>
      <w:r w:rsidR="00BF5D1C">
        <w:rPr>
          <w:rFonts w:ascii="Times New Roman" w:hAnsi="Times New Roman" w:cs="Times New Roman"/>
          <w:sz w:val="24"/>
          <w:szCs w:val="24"/>
        </w:rPr>
        <w:t>labour</w:t>
      </w:r>
      <w:r w:rsidR="00BF5D1C" w:rsidRPr="00E16369">
        <w:rPr>
          <w:rFonts w:ascii="Times New Roman" w:hAnsi="Times New Roman" w:cs="Times New Roman"/>
          <w:sz w:val="24"/>
          <w:szCs w:val="24"/>
        </w:rPr>
        <w:t>.</w:t>
      </w:r>
    </w:p>
    <w:p w14:paraId="60F53112" w14:textId="5E944CEA"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supportive friend</w:t>
      </w:r>
      <w:r w:rsidR="000A1E78">
        <w:rPr>
          <w:rFonts w:ascii="Times New Roman" w:hAnsi="Times New Roman" w:cs="Times New Roman"/>
          <w:sz w:val="24"/>
          <w:szCs w:val="24"/>
        </w:rPr>
        <w:t>s</w:t>
      </w:r>
      <w:r>
        <w:rPr>
          <w:rFonts w:ascii="Times New Roman" w:hAnsi="Times New Roman" w:cs="Times New Roman"/>
          <w:sz w:val="24"/>
          <w:szCs w:val="24"/>
        </w:rPr>
        <w:t xml:space="preserve"> </w:t>
      </w:r>
      <w:r w:rsidR="00AB557D">
        <w:rPr>
          <w:rFonts w:ascii="Times New Roman" w:hAnsi="Times New Roman" w:cs="Times New Roman"/>
          <w:sz w:val="24"/>
          <w:szCs w:val="24"/>
        </w:rPr>
        <w:t>OWODEYI QUDUS</w:t>
      </w:r>
      <w:r w:rsidR="000A1E78">
        <w:rPr>
          <w:rFonts w:ascii="Times New Roman" w:hAnsi="Times New Roman" w:cs="Times New Roman"/>
          <w:sz w:val="24"/>
          <w:szCs w:val="24"/>
        </w:rPr>
        <w:t xml:space="preserve"> and ZAKARIYAHU AISHAT TEMITOPE</w:t>
      </w:r>
      <w:r w:rsidRPr="00E16369">
        <w:rPr>
          <w:rFonts w:ascii="Times New Roman" w:hAnsi="Times New Roman" w:cs="Times New Roman"/>
          <w:sz w:val="24"/>
          <w:szCs w:val="24"/>
        </w:rPr>
        <w:t xml:space="preserve">, and to all members of my family, my colleagues, friends, my project group </w:t>
      </w:r>
      <w:r>
        <w:rPr>
          <w:rFonts w:ascii="Times New Roman" w:hAnsi="Times New Roman" w:cs="Times New Roman"/>
          <w:sz w:val="24"/>
          <w:szCs w:val="24"/>
        </w:rPr>
        <w:t>members</w:t>
      </w:r>
      <w:r w:rsidRPr="00E16369">
        <w:rPr>
          <w:rFonts w:ascii="Times New Roman" w:hAnsi="Times New Roman" w:cs="Times New Roman"/>
          <w:sz w:val="24"/>
          <w:szCs w:val="24"/>
        </w:rPr>
        <w:t xml:space="preserve"> 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C225B5"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C225B5"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C225B5"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C225B5"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C225B5"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C225B5"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C225B5"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C225B5"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C225B5"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C225B5"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C225B5"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C225B5"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C225B5"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C225B5"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C225B5"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C225B5"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C225B5"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C225B5"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C225B5"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C225B5"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C225B5"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C225B5"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C225B5"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C225B5"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C225B5"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C225B5"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C225B5"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C225B5"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C225B5"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C225B5"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C225B5"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C225B5"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C225B5"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C225B5"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C225B5"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C225B5"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C225B5"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C225B5"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C225B5"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C225B5"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5DB33B6A"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52142E">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C225B5"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C225B5"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841491" w:rsidRDefault="0084149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841491" w:rsidRDefault="0084149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841491" w:rsidRDefault="00841491" w:rsidP="00CF5125">
                            <w:pPr>
                              <w:jc w:val="center"/>
                            </w:pPr>
                            <w:r>
                              <w:t>PLIER</w:t>
                            </w:r>
                          </w:p>
                          <w:p w14:paraId="03FDE664" w14:textId="77777777" w:rsidR="00841491" w:rsidRDefault="008414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841491" w:rsidRDefault="00841491" w:rsidP="00CF5125">
                      <w:pPr>
                        <w:jc w:val="center"/>
                      </w:pPr>
                      <w:r>
                        <w:t>PLIER</w:t>
                      </w:r>
                    </w:p>
                    <w:p w14:paraId="03FDE664" w14:textId="77777777" w:rsidR="00841491" w:rsidRDefault="0084149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841491" w:rsidRDefault="00841491" w:rsidP="00CF5125">
                            <w:pPr>
                              <w:jc w:val="center"/>
                            </w:pPr>
                            <w:r>
                              <w:t>CUTTER</w:t>
                            </w:r>
                          </w:p>
                          <w:p w14:paraId="75F51D7F"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841491" w:rsidRDefault="00841491" w:rsidP="00CF5125">
                      <w:pPr>
                        <w:jc w:val="center"/>
                      </w:pPr>
                      <w:r>
                        <w:t>CUTTER</w:t>
                      </w:r>
                    </w:p>
                    <w:p w14:paraId="75F51D7F" w14:textId="77777777" w:rsidR="00841491" w:rsidRDefault="0084149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841491" w:rsidRDefault="00841491" w:rsidP="00CF5125">
                            <w:pPr>
                              <w:jc w:val="center"/>
                            </w:pPr>
                            <w:r>
                              <w:t>PVC TRUNKING PIPE</w:t>
                            </w:r>
                          </w:p>
                          <w:p w14:paraId="489AAD5D"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841491" w:rsidRDefault="00841491" w:rsidP="00CF5125">
                      <w:pPr>
                        <w:jc w:val="center"/>
                      </w:pPr>
                      <w:r>
                        <w:t>PVC TRUNKING PIPE</w:t>
                      </w:r>
                    </w:p>
                    <w:p w14:paraId="489AAD5D" w14:textId="77777777" w:rsidR="00841491" w:rsidRDefault="0084149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841491" w:rsidRDefault="00841491" w:rsidP="00CF5125">
                            <w:pPr>
                              <w:jc w:val="center"/>
                            </w:pPr>
                            <w:r>
                              <w:t>TORNADO NAIL</w:t>
                            </w:r>
                          </w:p>
                          <w:p w14:paraId="2C5E9487"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841491" w:rsidRDefault="00841491" w:rsidP="00CF5125">
                      <w:pPr>
                        <w:jc w:val="center"/>
                      </w:pPr>
                      <w:r>
                        <w:t>TORNADO NAIL</w:t>
                      </w:r>
                    </w:p>
                    <w:p w14:paraId="2C5E9487"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841491" w:rsidRDefault="00841491" w:rsidP="00CF5125">
                            <w:pPr>
                              <w:jc w:val="center"/>
                            </w:pPr>
                            <w:r>
                              <w:t>MEASURING TAPE</w:t>
                            </w:r>
                          </w:p>
                          <w:p w14:paraId="4546F305"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841491" w:rsidRDefault="00841491" w:rsidP="00CF5125">
                      <w:pPr>
                        <w:jc w:val="center"/>
                      </w:pPr>
                      <w:r>
                        <w:t>MEASURING TAPE</w:t>
                      </w:r>
                    </w:p>
                    <w:p w14:paraId="4546F305"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841491" w:rsidRDefault="00841491" w:rsidP="0091423D">
                            <w:pPr>
                              <w:jc w:val="center"/>
                            </w:pPr>
                            <w:r>
                              <w:t>SCREW DRIVER</w:t>
                            </w:r>
                          </w:p>
                          <w:p w14:paraId="2C3696AA"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841491" w:rsidRDefault="00841491" w:rsidP="0091423D">
                      <w:pPr>
                        <w:jc w:val="center"/>
                      </w:pPr>
                      <w:r>
                        <w:t>SCREW DRIVER</w:t>
                      </w:r>
                    </w:p>
                    <w:p w14:paraId="2C3696AA" w14:textId="77777777" w:rsidR="00841491" w:rsidRDefault="0084149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841491" w:rsidRDefault="00841491" w:rsidP="0091423D">
                            <w:pPr>
                              <w:jc w:val="center"/>
                            </w:pPr>
                            <w:r>
                              <w:t>BLACK SCREW</w:t>
                            </w:r>
                          </w:p>
                          <w:p w14:paraId="0586F0C4"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841491" w:rsidRDefault="00841491" w:rsidP="0091423D">
                      <w:pPr>
                        <w:jc w:val="center"/>
                      </w:pPr>
                      <w:r>
                        <w:t>BLACK SCREW</w:t>
                      </w:r>
                    </w:p>
                    <w:p w14:paraId="0586F0C4" w14:textId="77777777" w:rsidR="00841491" w:rsidRDefault="0084149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EC9651" w14:textId="77777777" w:rsidR="00C225B5" w:rsidRDefault="00C225B5" w:rsidP="000E69E9">
      <w:pPr>
        <w:spacing w:after="0" w:line="240" w:lineRule="auto"/>
      </w:pPr>
      <w:r>
        <w:separator/>
      </w:r>
    </w:p>
  </w:endnote>
  <w:endnote w:type="continuationSeparator" w:id="0">
    <w:p w14:paraId="14D1E413" w14:textId="77777777" w:rsidR="00C225B5" w:rsidRDefault="00C225B5"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841491" w:rsidRDefault="00841491">
        <w:pPr>
          <w:pStyle w:val="Footer"/>
          <w:jc w:val="center"/>
        </w:pPr>
        <w:r>
          <w:fldChar w:fldCharType="begin"/>
        </w:r>
        <w:r>
          <w:instrText xml:space="preserve"> PAGE   \* MERGEFORMAT </w:instrText>
        </w:r>
        <w:r>
          <w:fldChar w:fldCharType="separate"/>
        </w:r>
        <w:r w:rsidR="001668E1">
          <w:rPr>
            <w:noProof/>
          </w:rPr>
          <w:t>i</w:t>
        </w:r>
        <w:r>
          <w:rPr>
            <w:noProof/>
          </w:rPr>
          <w:fldChar w:fldCharType="end"/>
        </w:r>
      </w:p>
    </w:sdtContent>
  </w:sdt>
  <w:p w14:paraId="4BD28D0F" w14:textId="77777777" w:rsidR="00841491" w:rsidRDefault="008414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5C4E74" w14:textId="77777777" w:rsidR="00C225B5" w:rsidRDefault="00C225B5" w:rsidP="000E69E9">
      <w:pPr>
        <w:spacing w:after="0" w:line="240" w:lineRule="auto"/>
      </w:pPr>
      <w:r>
        <w:separator/>
      </w:r>
    </w:p>
  </w:footnote>
  <w:footnote w:type="continuationSeparator" w:id="0">
    <w:p w14:paraId="4160ABF3" w14:textId="77777777" w:rsidR="00C225B5" w:rsidRDefault="00C225B5"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841491" w:rsidRDefault="0084149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1E78"/>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7197"/>
    <w:rsid w:val="001379CB"/>
    <w:rsid w:val="00140107"/>
    <w:rsid w:val="00143282"/>
    <w:rsid w:val="00154557"/>
    <w:rsid w:val="00154641"/>
    <w:rsid w:val="0015785F"/>
    <w:rsid w:val="00160C78"/>
    <w:rsid w:val="001622B4"/>
    <w:rsid w:val="00166852"/>
    <w:rsid w:val="001668E1"/>
    <w:rsid w:val="00167D44"/>
    <w:rsid w:val="00185A60"/>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B3B08"/>
    <w:rsid w:val="002B4DAE"/>
    <w:rsid w:val="002B747E"/>
    <w:rsid w:val="002B7B8A"/>
    <w:rsid w:val="002C1D68"/>
    <w:rsid w:val="002C417A"/>
    <w:rsid w:val="002C57AD"/>
    <w:rsid w:val="002C6BDF"/>
    <w:rsid w:val="002C6F1E"/>
    <w:rsid w:val="002D1980"/>
    <w:rsid w:val="002D2809"/>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1255"/>
    <w:rsid w:val="00361D8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142E"/>
    <w:rsid w:val="005228EE"/>
    <w:rsid w:val="00527F55"/>
    <w:rsid w:val="00537B60"/>
    <w:rsid w:val="00537BC4"/>
    <w:rsid w:val="00541761"/>
    <w:rsid w:val="00541B2E"/>
    <w:rsid w:val="005420FD"/>
    <w:rsid w:val="0054768C"/>
    <w:rsid w:val="00547B57"/>
    <w:rsid w:val="005517BB"/>
    <w:rsid w:val="00552644"/>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7258"/>
    <w:rsid w:val="007D4E3B"/>
    <w:rsid w:val="007D60CE"/>
    <w:rsid w:val="007E57D3"/>
    <w:rsid w:val="007E5B78"/>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225B5"/>
    <w:rsid w:val="00C237B2"/>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18920224"/>
        <c:axId val="318924928"/>
      </c:barChart>
      <c:catAx>
        <c:axId val="31892022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18924928"/>
        <c:crosses val="autoZero"/>
        <c:auto val="1"/>
        <c:lblAlgn val="ctr"/>
        <c:lblOffset val="100"/>
        <c:noMultiLvlLbl val="0"/>
      </c:catAx>
      <c:valAx>
        <c:axId val="31892492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1892022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18922576"/>
        <c:axId val="318920616"/>
      </c:barChart>
      <c:catAx>
        <c:axId val="31892257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920616"/>
        <c:crosses val="autoZero"/>
        <c:auto val="1"/>
        <c:lblAlgn val="ctr"/>
        <c:lblOffset val="100"/>
        <c:noMultiLvlLbl val="0"/>
      </c:catAx>
      <c:valAx>
        <c:axId val="31892061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92257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318925320"/>
        <c:axId val="318925712"/>
      </c:barChart>
      <c:catAx>
        <c:axId val="31892532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925712"/>
        <c:crosses val="autoZero"/>
        <c:auto val="1"/>
        <c:lblAlgn val="ctr"/>
        <c:lblOffset val="100"/>
        <c:noMultiLvlLbl val="0"/>
      </c:catAx>
      <c:valAx>
        <c:axId val="3189257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92532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D787A-FF22-478E-878A-BA184A8B6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36125</Words>
  <Characters>205915</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2</cp:revision>
  <dcterms:created xsi:type="dcterms:W3CDTF">2025-07-02T07:54:00Z</dcterms:created>
  <dcterms:modified xsi:type="dcterms:W3CDTF">2025-07-0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